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1AB2FFB1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 xml:space="preserve">BÁO CÁO THỰC TẬP </w:t>
      </w:r>
      <w:r w:rsidR="000E57CA">
        <w:rPr>
          <w:b/>
          <w:sz w:val="36"/>
          <w:szCs w:val="34"/>
        </w:rPr>
        <w:t>NGHỀ NGHIỆP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3C89DE7F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="00926C34">
        <w:rPr>
          <w:szCs w:val="26"/>
          <w:lang w:val="fr-FR"/>
        </w:rPr>
        <w:t>Hồ Sĩ Tuấn Minh</w:t>
      </w:r>
      <w:r w:rsidRPr="00557582">
        <w:rPr>
          <w:szCs w:val="26"/>
          <w:lang w:val="fr-FR"/>
        </w:rPr>
        <w:tab/>
      </w:r>
      <w:proofErr w:type="gramStart"/>
      <w:r w:rsidRPr="00557582">
        <w:rPr>
          <w:szCs w:val="26"/>
          <w:lang w:val="fr-FR"/>
        </w:rPr>
        <w:t>Lớp :</w:t>
      </w:r>
      <w:proofErr w:type="gramEnd"/>
      <w:r w:rsidRPr="00557582">
        <w:rPr>
          <w:szCs w:val="26"/>
          <w:lang w:val="fr-FR"/>
        </w:rPr>
        <w:t xml:space="preserve"> </w:t>
      </w:r>
      <w:r w:rsidR="00926C34">
        <w:rPr>
          <w:szCs w:val="26"/>
          <w:lang w:val="fr-FR"/>
        </w:rPr>
        <w:t>44k14</w:t>
      </w:r>
    </w:p>
    <w:p w14:paraId="6086E2D8" w14:textId="5BAC7FB9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 xml:space="preserve">Thành </w:t>
      </w:r>
      <w:proofErr w:type="gramStart"/>
      <w:r w:rsidRPr="00557582">
        <w:rPr>
          <w:szCs w:val="26"/>
          <w:lang w:val="fr-FR"/>
        </w:rPr>
        <w:t>viên:</w:t>
      </w:r>
      <w:proofErr w:type="gramEnd"/>
      <w:r w:rsidRPr="00557582">
        <w:rPr>
          <w:szCs w:val="26"/>
          <w:lang w:val="fr-FR"/>
        </w:rPr>
        <w:t xml:space="preserve"> </w:t>
      </w:r>
      <w:r w:rsidR="00926C34">
        <w:rPr>
          <w:szCs w:val="26"/>
          <w:lang w:val="fr-FR"/>
        </w:rPr>
        <w:t>Ngô Văn Quốc Hưng</w:t>
      </w:r>
      <w:r w:rsidRPr="00557582">
        <w:rPr>
          <w:szCs w:val="26"/>
          <w:lang w:val="fr-FR"/>
        </w:rPr>
        <w:tab/>
        <w:t xml:space="preserve">Lớp : </w:t>
      </w:r>
      <w:r w:rsidR="00926C34">
        <w:rPr>
          <w:szCs w:val="26"/>
          <w:lang w:val="fr-FR"/>
        </w:rPr>
        <w:t>44k21.2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 xml:space="preserve">Thành </w:t>
      </w:r>
      <w:proofErr w:type="gramStart"/>
      <w:r w:rsidRPr="00557582">
        <w:rPr>
          <w:szCs w:val="26"/>
          <w:lang w:val="fr-FR"/>
        </w:rPr>
        <w:t>viên:</w:t>
      </w:r>
      <w:proofErr w:type="gramEnd"/>
      <w:r w:rsidRPr="00557582">
        <w:rPr>
          <w:szCs w:val="26"/>
          <w:lang w:val="fr-FR"/>
        </w:rPr>
        <w:t xml:space="preserve">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</w:t>
      </w:r>
      <w:proofErr w:type="gramStart"/>
      <w:r>
        <w:rPr>
          <w:b/>
          <w:sz w:val="28"/>
          <w:szCs w:val="28"/>
          <w:lang w:val="fr-FR"/>
        </w:rPr>
        <w:t>dẫn:</w:t>
      </w:r>
      <w:proofErr w:type="gramEnd"/>
      <w:r>
        <w:rPr>
          <w:b/>
          <w:sz w:val="28"/>
          <w:szCs w:val="28"/>
          <w:lang w:val="fr-FR"/>
        </w:rPr>
        <w:t xml:space="preserve">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="0034552B" w:rsidRPr="003D33DE">
          <w:rPr>
            <w:rStyle w:val="Hyperlink"/>
            <w:noProof/>
            <w:lang w:val="de-DE"/>
          </w:rPr>
          <w:t>LỜI MỞ ĐẦ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1</w:t>
        </w:r>
        <w:r w:rsidR="0034552B">
          <w:rPr>
            <w:noProof/>
            <w:webHidden/>
          </w:rPr>
          <w:fldChar w:fldCharType="end"/>
        </w:r>
      </w:hyperlink>
    </w:p>
    <w:p w14:paraId="090021CB" w14:textId="5EA8F8DA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="0034552B" w:rsidRPr="003D33DE">
          <w:rPr>
            <w:rStyle w:val="Hyperlink"/>
            <w:noProof/>
          </w:rPr>
          <w:t>CHƯƠNG 1. CƠ SỞ LÝ THUYẾT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651D2596" w14:textId="79E63B1D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="0034552B" w:rsidRPr="003D33DE">
          <w:rPr>
            <w:rStyle w:val="Hyperlink"/>
            <w:noProof/>
          </w:rPr>
          <w:t>1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.NET framework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2A37D837" w14:textId="5C0FB9E5" w:rsidR="0034552B" w:rsidRDefault="00EA440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="0034552B" w:rsidRPr="003D33DE">
          <w:rPr>
            <w:rStyle w:val="Hyperlink"/>
            <w:noProof/>
          </w:rPr>
          <w:t>1.1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1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3B6E7EF6" w14:textId="5BEF268E" w:rsidR="0034552B" w:rsidRDefault="00EA440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="0034552B" w:rsidRPr="003D33DE">
          <w:rPr>
            <w:rStyle w:val="Hyperlink"/>
            <w:noProof/>
          </w:rPr>
          <w:t>1.1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2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19097A10" w14:textId="15FBAA04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="0034552B" w:rsidRPr="003D33DE">
          <w:rPr>
            <w:rStyle w:val="Hyperlink"/>
            <w:noProof/>
          </w:rPr>
          <w:t>1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Windows Forms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1B9C715C" w14:textId="486F977D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="0034552B" w:rsidRPr="003D33DE">
          <w:rPr>
            <w:rStyle w:val="Hyperlink"/>
            <w:noProof/>
          </w:rPr>
          <w:t>1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hệ quản trị cơ sở dữ liệu Microsoft SQL Server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5BB59D14" w14:textId="3B4E2C8C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="0034552B" w:rsidRPr="003D33DE">
          <w:rPr>
            <w:rStyle w:val="Hyperlink"/>
            <w:noProof/>
          </w:rPr>
          <w:t>CHƯƠNG 2. phân tích và thiết kế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6157ED1E" w14:textId="63B9CAD7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="0034552B" w:rsidRPr="003D33DE">
          <w:rPr>
            <w:rStyle w:val="Hyperlink"/>
            <w:noProof/>
          </w:rPr>
          <w:t>2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ô tả bài toá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05308479" w14:textId="75E52D9F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="0034552B" w:rsidRPr="003D33DE">
          <w:rPr>
            <w:rStyle w:val="Hyperlink"/>
            <w:noProof/>
          </w:rPr>
          <w:t>2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ác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3156D100" w14:textId="666B7036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="0034552B" w:rsidRPr="003D33DE">
          <w:rPr>
            <w:rStyle w:val="Hyperlink"/>
            <w:noProof/>
          </w:rPr>
          <w:t>2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ơ sở dữ liệ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6A9CCBEF" w14:textId="730E4726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="0034552B" w:rsidRPr="003D33DE">
          <w:rPr>
            <w:rStyle w:val="Hyperlink"/>
            <w:noProof/>
          </w:rPr>
          <w:t>CHƯƠNG 3. PHÁT TRIỂN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1C486EFC" w14:textId="59F659A5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="0034552B" w:rsidRPr="003D33DE">
          <w:rPr>
            <w:rStyle w:val="Hyperlink"/>
            <w:noProof/>
          </w:rPr>
          <w:t>3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Sơ đồ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21D68740" w14:textId="49ED2CFA" w:rsidR="0034552B" w:rsidRDefault="00EA440F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="0034552B" w:rsidRPr="003D33DE">
          <w:rPr>
            <w:rStyle w:val="Hyperlink"/>
            <w:noProof/>
          </w:rPr>
          <w:t>3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ông tin chi tiết các form làm việ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3E0F6397" w14:textId="3A4C92C3" w:rsidR="0034552B" w:rsidRDefault="00EA440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="0034552B" w:rsidRPr="003D33DE">
          <w:rPr>
            <w:rStyle w:val="Hyperlink"/>
            <w:noProof/>
          </w:rPr>
          <w:t>3.2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X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6F6C5A50" w14:textId="6687B296" w:rsidR="0034552B" w:rsidRDefault="00EA440F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="0034552B" w:rsidRPr="003D33DE">
          <w:rPr>
            <w:rStyle w:val="Hyperlink"/>
            <w:noProof/>
          </w:rPr>
          <w:t>3.2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Y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2AD1B3B0" w14:textId="49970170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="0034552B" w:rsidRPr="003D33DE">
          <w:rPr>
            <w:rStyle w:val="Hyperlink"/>
            <w:noProof/>
          </w:rPr>
          <w:t>CHƯƠNG 4. KẾT QUẢ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49E72DE5" w14:textId="075EE36E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="0034552B" w:rsidRPr="003D33DE">
          <w:rPr>
            <w:rStyle w:val="Hyperlink"/>
            <w:noProof/>
          </w:rPr>
          <w:t>KẾT LUẬN VÀ HƯỚNG PHÁT TRIỂ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6</w:t>
        </w:r>
        <w:r w:rsidR="0034552B">
          <w:rPr>
            <w:noProof/>
            <w:webHidden/>
          </w:rPr>
          <w:fldChar w:fldCharType="end"/>
        </w:r>
      </w:hyperlink>
    </w:p>
    <w:p w14:paraId="44D8848E" w14:textId="5849C287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="0034552B" w:rsidRPr="003D33DE">
          <w:rPr>
            <w:rStyle w:val="Hyperlink"/>
            <w:noProof/>
          </w:rPr>
          <w:t>TÀI LIỆU THAM KHẢO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7</w:t>
        </w:r>
        <w:r w:rsidR="0034552B">
          <w:rPr>
            <w:noProof/>
            <w:webHidden/>
          </w:rPr>
          <w:fldChar w:fldCharType="end"/>
        </w:r>
      </w:hyperlink>
    </w:p>
    <w:p w14:paraId="416217AC" w14:textId="1862A79E" w:rsidR="0034552B" w:rsidRDefault="00EA440F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="0034552B" w:rsidRPr="003D33DE">
          <w:rPr>
            <w:rStyle w:val="Hyperlink"/>
            <w:noProof/>
          </w:rPr>
          <w:t>PHỤ LỤC (nếu có)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8</w:t>
        </w:r>
        <w:r w:rsidR="0034552B"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9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9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EA440F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0" w:name="_Toc342760182"/>
      <w:r w:rsidRPr="00701F40">
        <w:lastRenderedPageBreak/>
        <w:t>DANH MỤC BẢNG BIỂU</w:t>
      </w:r>
      <w:bookmarkEnd w:id="10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1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1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2" w:name="OLE_LINK5"/>
      <w:bookmarkStart w:id="13" w:name="OLE_LINK6"/>
      <w:bookmarkStart w:id="14" w:name="_Hlk71471991"/>
      <w:bookmarkStart w:id="15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2"/>
    <w:bookmarkEnd w:id="13"/>
    <w:bookmarkEnd w:id="14"/>
    <w:bookmarkEnd w:id="15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6" w:name="_Toc339315370"/>
      <w:bookmarkStart w:id="17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8" w:name="_Toc339315372"/>
      <w:bookmarkStart w:id="19" w:name="_Toc342760186"/>
      <w:bookmarkStart w:id="20" w:name="_Toc74643749"/>
      <w:bookmarkEnd w:id="16"/>
      <w:bookmarkEnd w:id="17"/>
      <w:r w:rsidRPr="00701F40">
        <w:rPr>
          <w:lang w:val="de-DE"/>
        </w:rPr>
        <w:lastRenderedPageBreak/>
        <w:t>LỜI MỞ ĐẦU</w:t>
      </w:r>
      <w:bookmarkEnd w:id="18"/>
      <w:bookmarkEnd w:id="19"/>
      <w:bookmarkEnd w:id="20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1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1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2" w:name="_Toc74643750"/>
      <w:bookmarkStart w:id="23" w:name="_Toc428093756"/>
      <w:r>
        <w:lastRenderedPageBreak/>
        <w:t>CƠ SỞ LÝ THUYẾT</w:t>
      </w:r>
      <w:bookmarkEnd w:id="22"/>
    </w:p>
    <w:p w14:paraId="3EA138AF" w14:textId="0BA13957" w:rsidR="00153BDA" w:rsidRDefault="000C0A92" w:rsidP="00E9156E">
      <w:pPr>
        <w:pStyle w:val="Heading2"/>
      </w:pPr>
      <w:bookmarkStart w:id="24" w:name="_Toc74643751"/>
      <w:bookmarkEnd w:id="23"/>
      <w:r>
        <w:t>Tổng quan về .NET framework</w:t>
      </w:r>
      <w:bookmarkEnd w:id="24"/>
    </w:p>
    <w:p w14:paraId="4A087275" w14:textId="0791413A" w:rsidR="00356589" w:rsidRDefault="00F84111" w:rsidP="00356589">
      <w:pPr>
        <w:pStyle w:val="Heading3"/>
      </w:pPr>
      <w:bookmarkStart w:id="25" w:name="_Toc74643752"/>
      <w:r>
        <w:t>Mục 1.1.1</w:t>
      </w:r>
      <w:bookmarkEnd w:id="25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6" w:name="_Ref74234692"/>
      <w:bookmarkStart w:id="27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6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7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8" w:name="_Toc74643753"/>
      <w:r>
        <w:t>Mục 1.1.2</w:t>
      </w:r>
      <w:bookmarkEnd w:id="28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29" w:name="_Toc74643754"/>
      <w:r>
        <w:t>Tổng quan về Windows Forms</w:t>
      </w:r>
      <w:bookmarkEnd w:id="29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0" w:name="_Toc74643755"/>
      <w:r>
        <w:t>Tổng quan về hệ quản trị cơ sở dữ liệu Microsoft SQL Server</w:t>
      </w:r>
      <w:bookmarkEnd w:id="30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1" w:name="_Toc74643756"/>
      <w:r>
        <w:lastRenderedPageBreak/>
        <w:t>phân tích và thiết kế ứng dụng</w:t>
      </w:r>
      <w:bookmarkEnd w:id="31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2" w:name="_Toc74643757"/>
      <w:r>
        <w:t>Mô tả bài toán</w:t>
      </w:r>
      <w:bookmarkEnd w:id="32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3" w:name="_Toc74643758"/>
      <w:r>
        <w:t>Thiết kế các chức năng</w:t>
      </w:r>
      <w:bookmarkEnd w:id="33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4" w:name="_Toc74643759"/>
      <w:r>
        <w:t>Thiết kế cơ sở dữ liệu</w:t>
      </w:r>
      <w:bookmarkEnd w:id="34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5" w:name="_Toc74643760"/>
      <w:r>
        <w:lastRenderedPageBreak/>
        <w:t>PHÁT TRIỂN ỨNG DỤNG</w:t>
      </w:r>
      <w:bookmarkEnd w:id="35"/>
    </w:p>
    <w:p w14:paraId="39A53E58" w14:textId="151C0B82" w:rsidR="00153BDA" w:rsidRDefault="00E9156E" w:rsidP="00E9156E">
      <w:pPr>
        <w:pStyle w:val="Heading2"/>
      </w:pPr>
      <w:bookmarkStart w:id="36" w:name="_Toc74643761"/>
      <w:r>
        <w:t>Sơ đồ chức năng</w:t>
      </w:r>
      <w:bookmarkEnd w:id="36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7" w:name="_Toc74643762"/>
      <w:r>
        <w:t>Thông tin chi tiết các form làm việc</w:t>
      </w:r>
      <w:bookmarkEnd w:id="37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8" w:name="_Toc74643763"/>
      <w:r>
        <w:t>Form X</w:t>
      </w:r>
      <w:bookmarkEnd w:id="38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39" w:name="_Toc74643764"/>
      <w:r>
        <w:t>Form Y</w:t>
      </w:r>
      <w:bookmarkEnd w:id="39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0" w:name="_Toc74643765"/>
      <w:r w:rsidRPr="00153BDA">
        <w:lastRenderedPageBreak/>
        <w:t>KẾT QUẢ</w:t>
      </w:r>
      <w:bookmarkEnd w:id="40"/>
      <w:r w:rsidRPr="00153BDA">
        <w:t xml:space="preserve"> </w:t>
      </w:r>
    </w:p>
    <w:p w14:paraId="11CD5A37" w14:textId="09CCE657" w:rsidR="00231BD1" w:rsidRDefault="00E9156E" w:rsidP="005E4AAF">
      <w:bookmarkStart w:id="41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2" w:name="_Toc74643766"/>
      <w:r w:rsidRPr="00A12AF6">
        <w:lastRenderedPageBreak/>
        <w:t>KẾT LUẬN VÀ HƯỚNG PHÁT TRIỂN</w:t>
      </w:r>
      <w:bookmarkEnd w:id="42"/>
    </w:p>
    <w:p w14:paraId="4E2C522A" w14:textId="77777777" w:rsidR="00156148" w:rsidRDefault="001012B2" w:rsidP="00CB4E66">
      <w:bookmarkStart w:id="43" w:name="OLE_LINK15"/>
      <w:bookmarkStart w:id="44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3"/>
    <w:bookmarkEnd w:id="44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5" w:name="_Toc74643767"/>
      <w:r w:rsidRPr="00701F40">
        <w:lastRenderedPageBreak/>
        <w:t>TÀI LIỆU THAM KHẢO</w:t>
      </w:r>
      <w:bookmarkEnd w:id="41"/>
      <w:bookmarkEnd w:id="45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6" w:name="_Toc74643768"/>
      <w:r w:rsidRPr="00E43E9F">
        <w:lastRenderedPageBreak/>
        <w:t>PHỤ LỤC</w:t>
      </w:r>
      <w:r>
        <w:t xml:space="preserve"> (nếu có)</w:t>
      </w:r>
      <w:bookmarkEnd w:id="46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44D1F3" w14:textId="77777777" w:rsidR="00EA440F" w:rsidRDefault="00EA440F" w:rsidP="00352F46">
      <w:r>
        <w:separator/>
      </w:r>
    </w:p>
    <w:p w14:paraId="16371E50" w14:textId="77777777" w:rsidR="00EA440F" w:rsidRDefault="00EA440F" w:rsidP="00352F46"/>
    <w:p w14:paraId="5B929E08" w14:textId="77777777" w:rsidR="00EA440F" w:rsidRDefault="00EA440F" w:rsidP="00C50F39"/>
    <w:p w14:paraId="22C570E0" w14:textId="77777777" w:rsidR="00EA440F" w:rsidRDefault="00EA440F"/>
  </w:endnote>
  <w:endnote w:type="continuationSeparator" w:id="0">
    <w:p w14:paraId="7B335092" w14:textId="77777777" w:rsidR="00EA440F" w:rsidRDefault="00EA440F" w:rsidP="00352F46">
      <w:r>
        <w:continuationSeparator/>
      </w:r>
    </w:p>
    <w:p w14:paraId="7AA6DC42" w14:textId="77777777" w:rsidR="00EA440F" w:rsidRDefault="00EA440F" w:rsidP="00352F46"/>
    <w:p w14:paraId="6E5CCD7B" w14:textId="77777777" w:rsidR="00EA440F" w:rsidRDefault="00EA440F" w:rsidP="00C50F39"/>
    <w:p w14:paraId="7943CB1C" w14:textId="77777777" w:rsidR="00EA440F" w:rsidRDefault="00EA440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BB007" w14:textId="76464835" w:rsidR="00252196" w:rsidRPr="00871C48" w:rsidRDefault="00252196">
    <w:pPr>
      <w:pStyle w:val="Footer"/>
      <w:jc w:val="right"/>
      <w:rPr>
        <w:color w:val="181B28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4D22E73C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E57CA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1B5975" w14:textId="77777777" w:rsidR="00EA440F" w:rsidRDefault="00EA440F" w:rsidP="00352F46">
      <w:r>
        <w:separator/>
      </w:r>
    </w:p>
  </w:footnote>
  <w:footnote w:type="continuationSeparator" w:id="0">
    <w:p w14:paraId="6505BAD4" w14:textId="77777777" w:rsidR="00EA440F" w:rsidRDefault="00EA440F" w:rsidP="00352F46">
      <w:r>
        <w:continuationSeparator/>
      </w:r>
    </w:p>
    <w:p w14:paraId="27DD4370" w14:textId="77777777" w:rsidR="00EA440F" w:rsidRDefault="00EA440F" w:rsidP="00352F46"/>
    <w:p w14:paraId="6E70F328" w14:textId="77777777" w:rsidR="00EA440F" w:rsidRDefault="00EA440F" w:rsidP="00C50F39"/>
    <w:p w14:paraId="7E2D2CB4" w14:textId="77777777" w:rsidR="00EA440F" w:rsidRDefault="00EA440F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proofState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7CA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4CD4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4EA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C3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293A"/>
    <w:rsid w:val="00A82ACB"/>
    <w:rsid w:val="00A82FF9"/>
    <w:rsid w:val="00A83447"/>
    <w:rsid w:val="00A84CBA"/>
    <w:rsid w:val="00A85A86"/>
    <w:rsid w:val="00A85B33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6821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440F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DEDEDE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DEDEDE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EEEEEE" w:themeColor="text1" w:themeTint="80"/>
        <w:bottom w:val="single" w:sz="4" w:space="0" w:color="EEEEEE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EEEEEE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EEEEEE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EEEEEE" w:themeColor="text1" w:themeTint="80"/>
          <w:right w:val="single" w:sz="4" w:space="0" w:color="EEEEEE" w:themeColor="text1" w:themeTint="80"/>
        </w:tcBorders>
      </w:tcPr>
    </w:tblStylePr>
    <w:tblStylePr w:type="band2Vert">
      <w:tblPr/>
      <w:tcPr>
        <w:tcBorders>
          <w:left w:val="single" w:sz="4" w:space="0" w:color="EEEEEE" w:themeColor="text1" w:themeTint="80"/>
          <w:right w:val="single" w:sz="4" w:space="0" w:color="EEEEEE" w:themeColor="text1" w:themeTint="80"/>
        </w:tcBorders>
      </w:tcPr>
    </w:tblStylePr>
    <w:tblStylePr w:type="band1Horz">
      <w:tblPr/>
      <w:tcPr>
        <w:tcBorders>
          <w:top w:val="single" w:sz="4" w:space="0" w:color="EEEEEE" w:themeColor="text1" w:themeTint="80"/>
          <w:bottom w:val="single" w:sz="4" w:space="0" w:color="EEEEEE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EEEEEE" w:themeColor="text1" w:themeTint="80"/>
        <w:bottom w:val="single" w:sz="4" w:space="0" w:color="EEEEEE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EEEEEE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EEEEEE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EEEEEE" w:themeColor="text1" w:themeTint="80"/>
          <w:right w:val="single" w:sz="4" w:space="0" w:color="EEEEEE" w:themeColor="text1" w:themeTint="80"/>
        </w:tcBorders>
      </w:tcPr>
    </w:tblStylePr>
    <w:tblStylePr w:type="band2Vert">
      <w:tblPr/>
      <w:tcPr>
        <w:tcBorders>
          <w:left w:val="single" w:sz="4" w:space="0" w:color="EEEEEE" w:themeColor="text1" w:themeTint="80"/>
          <w:right w:val="single" w:sz="4" w:space="0" w:color="EEEEEE" w:themeColor="text1" w:themeTint="80"/>
        </w:tcBorders>
      </w:tcPr>
    </w:tblStylePr>
    <w:tblStylePr w:type="band1Horz">
      <w:tblPr/>
      <w:tcPr>
        <w:tcBorders>
          <w:top w:val="single" w:sz="4" w:space="0" w:color="EEEEEE" w:themeColor="text1" w:themeTint="80"/>
          <w:bottom w:val="single" w:sz="4" w:space="0" w:color="EEEEEE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DEDEDE"/>
      </a:dk1>
      <a:lt1>
        <a:sysClr val="window" lastClr="181B28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B887C0CD-66F7-4224-B548-7CC79FF3F4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4</Pages>
  <Words>1245</Words>
  <Characters>709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28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gô Quốc Hưng</cp:lastModifiedBy>
  <cp:revision>4</cp:revision>
  <cp:lastPrinted>2021-06-02T14:00:00Z</cp:lastPrinted>
  <dcterms:created xsi:type="dcterms:W3CDTF">2021-06-19T04:05:00Z</dcterms:created>
  <dcterms:modified xsi:type="dcterms:W3CDTF">2021-06-24T14:56:00Z</dcterms:modified>
</cp:coreProperties>
</file>